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138ADD8"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ion Hayward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35FCF692" w14:textId="085E84C6" w:rsidR="0067057F" w:rsidRPr="00192B29" w:rsidRDefault="0067057F" w:rsidP="61319E94">
      <w:pPr>
        <w:pStyle w:val="Heading1"/>
        <w:rPr>
          <w:rFonts w:ascii="Times New Roman" w:hAnsi="Times New Roman" w:cs="Times New Roman"/>
          <w:sz w:val="24"/>
          <w:szCs w:val="24"/>
        </w:rPr>
      </w:pPr>
      <w:bookmarkStart w:id="5" w:name="_Toc193376146"/>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lastRenderedPageBreak/>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 xml:space="preserve">A golf shot played toward the green, typically from </w:t>
      </w:r>
      <w:proofErr w:type="gramStart"/>
      <w:r w:rsidRPr="00192B29">
        <w:rPr>
          <w:rFonts w:ascii="Times New Roman" w:hAnsi="Times New Roman" w:cs="Times New Roman"/>
          <w:sz w:val="24"/>
          <w:szCs w:val="24"/>
        </w:rPr>
        <w:t>a distance of 50-200</w:t>
      </w:r>
      <w:proofErr w:type="gramEnd"/>
      <w:r w:rsidRPr="00192B29">
        <w:rPr>
          <w:rFonts w:ascii="Times New Roman" w:hAnsi="Times New Roman" w:cs="Times New Roman"/>
          <w:sz w:val="24"/>
          <w:szCs w:val="24"/>
        </w:rPr>
        <w:t xml:space="preserve">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29CBBBF9" w:rsidR="0067057F" w:rsidRPr="00192B29" w:rsidRDefault="0067057F" w:rsidP="0067057F">
      <w:pPr>
        <w:pStyle w:val="Heading1"/>
        <w:rPr>
          <w:rFonts w:ascii="Times New Roman" w:hAnsi="Times New Roman" w:cs="Times New Roman"/>
          <w:sz w:val="24"/>
          <w:szCs w:val="24"/>
        </w:rPr>
      </w:pPr>
      <w:bookmarkStart w:id="6" w:name="_Toc193376147"/>
      <w:r w:rsidRPr="00192B29">
        <w:rPr>
          <w:rFonts w:ascii="Times New Roman" w:hAnsi="Times New Roman" w:cs="Times New Roman"/>
          <w:sz w:val="24"/>
          <w:szCs w:val="24"/>
        </w:rPr>
        <w:lastRenderedPageBreak/>
        <w:t>Introduction</w:t>
      </w:r>
      <w:bookmarkEnd w:id="6"/>
    </w:p>
    <w:p w14:paraId="36CEABE1" w14:textId="69354C09" w:rsidR="0067057F" w:rsidRPr="00192B29" w:rsidRDefault="0067057F" w:rsidP="61319E94">
      <w:pPr>
        <w:pStyle w:val="Heading2"/>
        <w:spacing w:before="360"/>
        <w:rPr>
          <w:rFonts w:ascii="Times New Roman" w:hAnsi="Times New Roman" w:cs="Times New Roman"/>
          <w:sz w:val="24"/>
          <w:szCs w:val="24"/>
        </w:rPr>
      </w:pPr>
      <w:bookmarkStart w:id="7" w:name="_Toc193376148"/>
      <w:r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w:t>
      </w:r>
      <w:proofErr w:type="gramStart"/>
      <w:r w:rsidRPr="00192B29">
        <w:rPr>
          <w:rFonts w:ascii="Times New Roman" w:hAnsi="Times New Roman" w:cs="Times New Roman"/>
          <w:sz w:val="24"/>
          <w:szCs w:val="24"/>
        </w:rPr>
        <w:t>begun to notice</w:t>
      </w:r>
      <w:proofErr w:type="gramEnd"/>
      <w:r w:rsidRPr="00192B29">
        <w:rPr>
          <w:rFonts w:ascii="Times New Roman" w:hAnsi="Times New Roman" w:cs="Times New Roman"/>
          <w:sz w:val="24"/>
          <w:szCs w:val="24"/>
        </w:rPr>
        <w:t xml:space="preserv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more difficult from the left side of the green as opposed to the right. As a result of this, I have </w:t>
      </w:r>
      <w:r w:rsidRPr="00192B29">
        <w:rPr>
          <w:rFonts w:ascii="Times New Roman" w:hAnsi="Times New Roman" w:cs="Times New Roman"/>
          <w:sz w:val="24"/>
          <w:szCs w:val="24"/>
        </w:rPr>
        <w:lastRenderedPageBreak/>
        <w:t xml:space="preserve">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However, I regularly see other golfers fail to account for this, as well as similar, but unique pitfalls depending on which hole they are playing. These dangers can occasionally be easy to identify during a round of golf, but </w:t>
      </w:r>
      <w:proofErr w:type="gramStart"/>
      <w:r w:rsidRPr="00192B29">
        <w:rPr>
          <w:rFonts w:ascii="Times New Roman" w:hAnsi="Times New Roman" w:cs="Times New Roman"/>
          <w:sz w:val="24"/>
          <w:szCs w:val="24"/>
        </w:rPr>
        <w:t>more often than not</w:t>
      </w:r>
      <w:proofErr w:type="gramEnd"/>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0E0BD274" w:rsidR="0067057F" w:rsidRPr="00192B29" w:rsidRDefault="0067057F" w:rsidP="61319E94">
      <w:pPr>
        <w:pStyle w:val="Heading2"/>
        <w:rPr>
          <w:rFonts w:ascii="Times New Roman" w:hAnsi="Times New Roman" w:cs="Times New Roman"/>
          <w:sz w:val="24"/>
          <w:szCs w:val="24"/>
        </w:rPr>
      </w:pPr>
      <w:bookmarkStart w:id="8" w:name="_Toc193376149"/>
      <w:r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77777777" w:rsidR="0067057F" w:rsidRPr="00192B29" w:rsidRDefault="0067057F" w:rsidP="0067057F">
      <w:pPr>
        <w:pStyle w:val="Heading1"/>
        <w:rPr>
          <w:rFonts w:ascii="Times New Roman" w:hAnsi="Times New Roman" w:cs="Times New Roman"/>
          <w:sz w:val="24"/>
          <w:szCs w:val="24"/>
        </w:rPr>
      </w:pPr>
      <w:bookmarkStart w:id="10" w:name="_Toc193376151"/>
      <w:r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77777777" w:rsidR="0067057F" w:rsidRPr="00192B29" w:rsidRDefault="0067057F" w:rsidP="0067057F">
      <w:pPr>
        <w:pStyle w:val="Heading2"/>
        <w:rPr>
          <w:rFonts w:ascii="Times New Roman" w:hAnsi="Times New Roman" w:cs="Times New Roman"/>
          <w:sz w:val="24"/>
          <w:szCs w:val="24"/>
        </w:rPr>
      </w:pPr>
      <w:bookmarkStart w:id="11" w:name="_Toc193376152"/>
      <w:r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3AB48A1" w14:textId="77777777" w:rsidR="0067057F" w:rsidRPr="00192B29" w:rsidRDefault="0067057F" w:rsidP="0017788E">
      <w:pPr>
        <w:spacing w:line="240" w:lineRule="auto"/>
        <w:ind w:firstLine="0"/>
        <w:rPr>
          <w:rFonts w:ascii="Times New Roman" w:hAnsi="Times New Roman" w:cs="Times New Roman"/>
          <w:sz w:val="24"/>
          <w:szCs w:val="24"/>
        </w:rPr>
      </w:pPr>
      <w:r w:rsidRPr="00192B29">
        <w:rPr>
          <w:rFonts w:ascii="Times New Roman" w:hAnsi="Times New Roman" w:cs="Times New Roman"/>
          <w:noProof/>
          <w:sz w:val="24"/>
          <w:szCs w:val="24"/>
        </w:rPr>
        <w:drawing>
          <wp:inline distT="0" distB="0" distL="0" distR="0" wp14:anchorId="0770DB1B" wp14:editId="0F924EBD">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77777777" w:rsidR="0067057F" w:rsidRPr="00192B29" w:rsidRDefault="0067057F" w:rsidP="0067057F">
      <w:pPr>
        <w:pStyle w:val="Heading2"/>
        <w:rPr>
          <w:rFonts w:ascii="Times New Roman" w:hAnsi="Times New Roman" w:cs="Times New Roman"/>
          <w:sz w:val="24"/>
          <w:szCs w:val="24"/>
        </w:rPr>
      </w:pPr>
      <w:bookmarkStart w:id="12" w:name="_Toc193376153"/>
      <w:r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technical risk for The Golf Blueprint involves data accuracy and validation. Since the resource's ability to provide meaningful, data-driven course management insights </w:t>
      </w:r>
      <w:r w:rsidRPr="00192B29">
        <w:rPr>
          <w:rFonts w:ascii="Times New Roman" w:hAnsi="Times New Roman" w:cs="Times New Roman"/>
          <w:sz w:val="24"/>
          <w:szCs w:val="24"/>
        </w:rPr>
        <w:lastRenderedPageBreak/>
        <w:t>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 xml:space="preserve">The system will implement secure user authentication to protect personal information, alongside encrypted data storage for all user information. For the database, I will be using MongoDB, which has built in security features, meaning that </w:t>
      </w:r>
      <w:proofErr w:type="gramStart"/>
      <w:r w:rsidRPr="00192B29">
        <w:rPr>
          <w:rFonts w:ascii="Times New Roman" w:eastAsia="Aptos" w:hAnsi="Times New Roman" w:cs="Times New Roman"/>
          <w:sz w:val="24"/>
          <w:szCs w:val="24"/>
        </w:rPr>
        <w:t>all of</w:t>
      </w:r>
      <w:proofErr w:type="gramEnd"/>
      <w:r w:rsidRPr="00192B29">
        <w:rPr>
          <w:rFonts w:ascii="Times New Roman" w:eastAsia="Aptos" w:hAnsi="Times New Roman" w:cs="Times New Roman"/>
          <w:sz w:val="24"/>
          <w:szCs w:val="24"/>
        </w:rPr>
        <w:t xml:space="preserve">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lastRenderedPageBreak/>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 xml:space="preserve">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w:t>
      </w:r>
      <w:r w:rsidRPr="00192B29">
        <w:rPr>
          <w:rFonts w:ascii="Times New Roman" w:eastAsia="Aptos" w:hAnsi="Times New Roman" w:cs="Times New Roman"/>
          <w:sz w:val="24"/>
          <w:szCs w:val="24"/>
        </w:rPr>
        <w:lastRenderedPageBreak/>
        <w:t>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77777777" w:rsidR="0067057F" w:rsidRPr="00192B29" w:rsidRDefault="0067057F" w:rsidP="0067057F">
      <w:pPr>
        <w:pStyle w:val="Heading1"/>
        <w:rPr>
          <w:rFonts w:ascii="Times New Roman" w:hAnsi="Times New Roman" w:cs="Times New Roman"/>
          <w:sz w:val="24"/>
          <w:szCs w:val="24"/>
        </w:rPr>
      </w:pPr>
      <w:bookmarkStart w:id="15" w:name="_Toc193376154"/>
      <w:r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49E4EAB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Before I began the project, I had previous knowledge that there was a lot of literature surrounding the introduction of and </w:t>
      </w:r>
      <w:r w:rsidR="005B5C54" w:rsidRPr="00192B29">
        <w:rPr>
          <w:rFonts w:ascii="Times New Roman" w:hAnsi="Times New Roman" w:cs="Times New Roman"/>
          <w:sz w:val="24"/>
          <w:szCs w:val="24"/>
        </w:rPr>
        <w:t xml:space="preserve">the </w:t>
      </w:r>
      <w:r w:rsidRPr="00192B29">
        <w:rPr>
          <w:rFonts w:ascii="Times New Roman" w:hAnsi="Times New Roman" w:cs="Times New Roman"/>
          <w:sz w:val="24"/>
          <w:szCs w:val="24"/>
        </w:rPr>
        <w:t xml:space="preserve">usefulness of data analytics within the modern game of golf.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lastRenderedPageBreak/>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268E5BB3" w:rsidR="005B5C54" w:rsidRPr="00192B29" w:rsidRDefault="00151CC6" w:rsidP="005B5C54">
      <w:pPr>
        <w:pStyle w:val="Heading2"/>
        <w:rPr>
          <w:rFonts w:ascii="Times New Roman" w:hAnsi="Times New Roman" w:cs="Times New Roman"/>
          <w:sz w:val="24"/>
          <w:szCs w:val="24"/>
        </w:rPr>
      </w:pPr>
      <w:r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lastRenderedPageBreak/>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DED38ED" w:rsidR="00CD49E6" w:rsidRPr="00CD49E6" w:rsidRDefault="00CD49E6" w:rsidP="00CD49E6">
      <w:pPr>
        <w:pStyle w:val="Heading2"/>
        <w:rPr>
          <w:rFonts w:ascii="Times New Roman" w:hAnsi="Times New Roman" w:cs="Times New Roman"/>
        </w:rPr>
      </w:pPr>
      <w:r>
        <w:rPr>
          <w:rFonts w:ascii="Times New Roman" w:hAnsi="Times New Roman" w:cs="Times New Roman"/>
        </w:rPr>
        <w:t>Primary</w:t>
      </w:r>
      <w:r w:rsidRPr="00CD49E6">
        <w:rPr>
          <w:rFonts w:ascii="Times New Roman" w:hAnsi="Times New Roman" w:cs="Times New Roman"/>
        </w:rPr>
        <w:t xml:space="preserve"> Research</w:t>
      </w:r>
    </w:p>
    <w:p w14:paraId="2F4C0BF4" w14:textId="77777777" w:rsidR="00CD49E6" w:rsidRPr="00CD49E6" w:rsidRDefault="00CD49E6" w:rsidP="00CD49E6"/>
    <w:p w14:paraId="335941DA" w14:textId="6B5CB823"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56454349"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employed a mixed-methods approach with a Qualtrics survey as the primary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 non-UWE Golf society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avoid </w:t>
      </w:r>
      <w:r w:rsidRPr="00C72701">
        <w:rPr>
          <w:rFonts w:ascii="Times New Roman" w:hAnsi="Times New Roman" w:cs="Times New Roman"/>
          <w:sz w:val="24"/>
          <w:szCs w:val="24"/>
        </w:rPr>
        <w:t xml:space="preserve">potential 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w:t>
      </w:r>
      <w:r w:rsidRPr="00C72701">
        <w:rPr>
          <w:rFonts w:ascii="Times New Roman" w:hAnsi="Times New Roman" w:cs="Times New Roman"/>
          <w:sz w:val="24"/>
          <w:szCs w:val="24"/>
        </w:rPr>
        <w:lastRenderedPageBreak/>
        <w:t>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7CFB77E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06C48A6F" w14:textId="77777777" w:rsidR="00D636B3" w:rsidRPr="00D636B3" w:rsidRDefault="00D636B3" w:rsidP="00D636B3">
      <w:pPr>
        <w:ind w:left="360" w:firstLine="0"/>
        <w:rPr>
          <w:rFonts w:ascii="Times New Roman" w:hAnsi="Times New Roman" w:cs="Times New Roman"/>
          <w:sz w:val="24"/>
          <w:szCs w:val="24"/>
        </w:rPr>
      </w:pPr>
    </w:p>
    <w:p w14:paraId="34C4F9D3" w14:textId="60AD9B7C" w:rsidR="0067057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mateur golfers such as those </w:t>
      </w:r>
      <w:r w:rsidR="007D5ADF">
        <w:rPr>
          <w:rFonts w:ascii="Times New Roman" w:hAnsi="Times New Roman" w:cs="Times New Roman"/>
          <w:sz w:val="24"/>
          <w:szCs w:val="24"/>
        </w:rPr>
        <w:t xml:space="preserve">who regularly </w:t>
      </w:r>
      <w:r w:rsidR="001A7D9C">
        <w:rPr>
          <w:rFonts w:ascii="Times New Roman" w:hAnsi="Times New Roman" w:cs="Times New Roman"/>
          <w:sz w:val="24"/>
          <w:szCs w:val="24"/>
        </w:rPr>
        <w:t xml:space="preserve">play </w:t>
      </w:r>
      <w:r w:rsidRPr="00192B29">
        <w:rPr>
          <w:rFonts w:ascii="Times New Roman" w:hAnsi="Times New Roman" w:cs="Times New Roman"/>
          <w:sz w:val="24"/>
          <w:szCs w:val="24"/>
        </w:rPr>
        <w:t xml:space="preserve">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t>
      </w:r>
      <w:r w:rsidR="00034641">
        <w:rPr>
          <w:rFonts w:ascii="Times New Roman" w:hAnsi="Times New Roman" w:cs="Times New Roman"/>
          <w:sz w:val="24"/>
          <w:szCs w:val="24"/>
        </w:rPr>
        <w:t xml:space="preserve">can </w:t>
      </w:r>
      <w:r w:rsidRPr="00192B29">
        <w:rPr>
          <w:rFonts w:ascii="Times New Roman" w:hAnsi="Times New Roman" w:cs="Times New Roman"/>
          <w:sz w:val="24"/>
          <w:szCs w:val="24"/>
        </w:rPr>
        <w:t>often overlook course management and its importance. The Golf Blueprint will be able to provide amateur golfers an easy to use, and insightful way to understand and put into practice the benefits of course management in their golf game, specifically tailored to their home golf course.</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lastRenderedPageBreak/>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3415DE8E"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3FF3848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current </w:t>
      </w:r>
      <w:r>
        <w:rPr>
          <w:rFonts w:ascii="Times New Roman" w:hAnsi="Times New Roman" w:cs="Times New Roman"/>
          <w:i/>
          <w:iCs/>
          <w:sz w:val="24"/>
          <w:szCs w:val="24"/>
        </w:rPr>
        <w:t>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79B743A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w:t>
      </w:r>
      <w:proofErr w:type="gramStart"/>
      <w:r>
        <w:rPr>
          <w:rFonts w:ascii="Times New Roman" w:hAnsi="Times New Roman" w:cs="Times New Roman"/>
          <w:sz w:val="24"/>
          <w:szCs w:val="24"/>
        </w:rPr>
        <w:t>at the moment</w:t>
      </w:r>
      <w:proofErr w:type="gramEnd"/>
      <w:r>
        <w:rPr>
          <w:rFonts w:ascii="Times New Roman" w:hAnsi="Times New Roman" w:cs="Times New Roman"/>
          <w:sz w:val="24"/>
          <w:szCs w:val="24"/>
        </w:rPr>
        <w:t xml:space="preserve">.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it 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372B2B85">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31C09E07">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w:t>
      </w:r>
      <w:r>
        <w:rPr>
          <w:rFonts w:ascii="Times New Roman" w:hAnsi="Times New Roman" w:cs="Times New Roman"/>
          <w:i/>
          <w:iCs/>
          <w:sz w:val="24"/>
          <w:szCs w:val="24"/>
        </w:rPr>
        <w:t xml:space="preserve"> willingness to participate in data collection</w:t>
      </w:r>
      <w:r>
        <w:rPr>
          <w:rFonts w:ascii="Times New Roman" w:hAnsi="Times New Roman" w:cs="Times New Roman"/>
          <w:i/>
          <w:iCs/>
          <w:sz w:val="24"/>
          <w:szCs w:val="24"/>
        </w:rPr>
        <w:t>.</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09220209"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proofErr w:type="gramStart"/>
      <w:r w:rsidR="00ED37CA">
        <w:rPr>
          <w:rFonts w:ascii="Times New Roman" w:eastAsia="Helvetica Neue" w:hAnsi="Times New Roman" w:cs="Times New Roman"/>
          <w:color w:val="32363A"/>
          <w:sz w:val="24"/>
          <w:szCs w:val="24"/>
        </w:rPr>
        <w:t>easy to use</w:t>
      </w:r>
      <w:proofErr w:type="gramEnd"/>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408EC88" w:rsidR="006A0AAF" w:rsidRPr="006A0AAF" w:rsidRDefault="006A0AA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Key Findings</w:t>
      </w:r>
    </w:p>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D051E75"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p>
    <w:p w14:paraId="341B3D63" w14:textId="2566EE68" w:rsidR="0067057F" w:rsidRPr="00192B29" w:rsidRDefault="0067057F" w:rsidP="0067057F">
      <w:pPr>
        <w:ind w:firstLine="0"/>
        <w:rPr>
          <w:rFonts w:ascii="Times New Roman" w:hAnsi="Times New Roman" w:cs="Times New Roman"/>
          <w:sz w:val="24"/>
          <w:szCs w:val="24"/>
        </w:rPr>
      </w:pPr>
      <w:r w:rsidRPr="00192B29">
        <w:rPr>
          <w:rFonts w:ascii="Times New Roman" w:eastAsia="Helvetica Neue" w:hAnsi="Times New Roman" w:cs="Times New Roman"/>
          <w:color w:val="32363A"/>
          <w:sz w:val="24"/>
          <w:szCs w:val="24"/>
        </w:rPr>
        <w:t>https://uwe.eu.qualtrics.com/jfe/form/SV_5vdeIIMs1zUsifc</w:t>
      </w:r>
    </w:p>
    <w:p w14:paraId="140EDB21" w14:textId="77777777" w:rsidR="0067057F" w:rsidRPr="00192B29" w:rsidRDefault="0067057F"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0110CB93" w14:textId="783AD786" w:rsidR="007C2992" w:rsidRPr="00B92786" w:rsidRDefault="0067057F" w:rsidP="00B92786">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w:t>
      </w:r>
      <w:r w:rsidRPr="00192B29">
        <w:rPr>
          <w:rFonts w:ascii="Times New Roman" w:hAnsi="Times New Roman" w:cs="Times New Roman"/>
          <w:sz w:val="24"/>
          <w:szCs w:val="24"/>
          <w:highlight w:val="yellow"/>
        </w:rPr>
        <w:lastRenderedPageBreak/>
        <w:t xml:space="preserve">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p>
    <w:p w14:paraId="2372B950" w14:textId="033BFA13" w:rsidR="00B92786" w:rsidRPr="00B92786" w:rsidRDefault="00B92786" w:rsidP="00B92786">
      <w:pPr>
        <w:pStyle w:val="Heading1"/>
        <w:rPr>
          <w:rFonts w:ascii="Times New Roman" w:hAnsi="Times New Roman" w:cs="Times New Roman"/>
        </w:rPr>
      </w:pPr>
      <w:bookmarkStart w:id="16" w:name="_Toc193376155"/>
      <w:r w:rsidRPr="00B92786">
        <w:rPr>
          <w:rFonts w:ascii="Times New Roman" w:hAnsi="Times New Roman" w:cs="Times New Roman"/>
        </w:rPr>
        <w:t>Requirements</w:t>
      </w:r>
    </w:p>
    <w:p w14:paraId="13A5FE46" w14:textId="77777777" w:rsidR="00B92786" w:rsidRDefault="00B92786" w:rsidP="00B92786">
      <w:pPr>
        <w:pStyle w:val="Heading2"/>
      </w:pPr>
    </w:p>
    <w:p w14:paraId="54BA0083" w14:textId="2EF54D5F" w:rsidR="00B92786" w:rsidRDefault="00B92786" w:rsidP="00B92786">
      <w:pPr>
        <w:pStyle w:val="Heading2"/>
        <w:rPr>
          <w:rFonts w:ascii="Times New Roman" w:hAnsi="Times New Roman" w:cs="Times New Roman"/>
        </w:rPr>
      </w:pPr>
      <w:r w:rsidRPr="00B92786">
        <w:rPr>
          <w:rFonts w:ascii="Times New Roman" w:hAnsi="Times New Roman" w:cs="Times New Roman"/>
        </w:rPr>
        <w:t>User Stories and Use Cases</w:t>
      </w:r>
    </w:p>
    <w:p w14:paraId="60B0404F" w14:textId="77777777" w:rsidR="00827565" w:rsidRDefault="00827565" w:rsidP="00827565">
      <w:pPr>
        <w:ind w:firstLine="0"/>
      </w:pPr>
    </w:p>
    <w:p w14:paraId="7EA1FA38" w14:textId="77777777" w:rsidR="00827565" w:rsidRPr="00827565" w:rsidRDefault="00827565" w:rsidP="00827565">
      <w:pPr>
        <w:ind w:firstLine="0"/>
      </w:pPr>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70E004F8" w14:textId="61B742E5" w:rsidR="008D2BBE" w:rsidRP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lastRenderedPageBreak/>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17"/>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394F9B" w14:textId="77777777" w:rsidR="0096274D" w:rsidRDefault="0096274D" w:rsidP="00CD7ECF">
      <w:pPr>
        <w:spacing w:after="0" w:line="240" w:lineRule="auto"/>
      </w:pPr>
      <w:r>
        <w:separator/>
      </w:r>
    </w:p>
  </w:endnote>
  <w:endnote w:type="continuationSeparator" w:id="0">
    <w:p w14:paraId="0D7CE042" w14:textId="77777777" w:rsidR="0096274D" w:rsidRDefault="0096274D"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panose1 w:val="02010803020104030203"/>
    <w:charset w:val="B1"/>
    <w:family w:val="auto"/>
    <w:pitch w:val="variable"/>
    <w:sig w:usb0="00000803" w:usb1="00000000" w:usb2="00000000" w:usb3="00000000" w:csb0="0000002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DC1A9D" w14:textId="77777777" w:rsidR="0096274D" w:rsidRDefault="0096274D" w:rsidP="00CD7ECF">
      <w:pPr>
        <w:spacing w:after="0" w:line="240" w:lineRule="auto"/>
      </w:pPr>
      <w:r>
        <w:separator/>
      </w:r>
    </w:p>
  </w:footnote>
  <w:footnote w:type="continuationSeparator" w:id="0">
    <w:p w14:paraId="1AA0E853" w14:textId="77777777" w:rsidR="0096274D" w:rsidRDefault="0096274D"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10"/>
  </w:num>
  <w:num w:numId="4" w16cid:durableId="654644752">
    <w:abstractNumId w:val="3"/>
  </w:num>
  <w:num w:numId="5" w16cid:durableId="1380741690">
    <w:abstractNumId w:val="9"/>
  </w:num>
  <w:num w:numId="6" w16cid:durableId="277495896">
    <w:abstractNumId w:val="11"/>
  </w:num>
  <w:num w:numId="7" w16cid:durableId="1050960898">
    <w:abstractNumId w:val="13"/>
  </w:num>
  <w:num w:numId="8" w16cid:durableId="1731659943">
    <w:abstractNumId w:val="1"/>
  </w:num>
  <w:num w:numId="9" w16cid:durableId="1227841212">
    <w:abstractNumId w:val="0"/>
  </w:num>
  <w:num w:numId="10" w16cid:durableId="1423258655">
    <w:abstractNumId w:val="7"/>
  </w:num>
  <w:num w:numId="11" w16cid:durableId="102308684">
    <w:abstractNumId w:val="8"/>
  </w:num>
  <w:num w:numId="12" w16cid:durableId="2132550741">
    <w:abstractNumId w:val="2"/>
  </w:num>
  <w:num w:numId="13" w16cid:durableId="2068259477">
    <w:abstractNumId w:val="5"/>
  </w:num>
  <w:num w:numId="14" w16cid:durableId="1940942630">
    <w:abstractNumId w:val="12"/>
  </w:num>
  <w:num w:numId="15" w16cid:durableId="2661543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2C0B"/>
    <w:rsid w:val="000275DB"/>
    <w:rsid w:val="000314D0"/>
    <w:rsid w:val="00034641"/>
    <w:rsid w:val="00042639"/>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51CC6"/>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C7A"/>
    <w:rsid w:val="002161D8"/>
    <w:rsid w:val="00227643"/>
    <w:rsid w:val="00231F92"/>
    <w:rsid w:val="00240851"/>
    <w:rsid w:val="00244798"/>
    <w:rsid w:val="0025163C"/>
    <w:rsid w:val="0025240A"/>
    <w:rsid w:val="00257FA7"/>
    <w:rsid w:val="00260088"/>
    <w:rsid w:val="002654D2"/>
    <w:rsid w:val="00277984"/>
    <w:rsid w:val="00287D7B"/>
    <w:rsid w:val="002B30AD"/>
    <w:rsid w:val="002B5E0E"/>
    <w:rsid w:val="002C4622"/>
    <w:rsid w:val="002C53E1"/>
    <w:rsid w:val="002F06E6"/>
    <w:rsid w:val="0030146C"/>
    <w:rsid w:val="00302C7E"/>
    <w:rsid w:val="00307DA9"/>
    <w:rsid w:val="00320D36"/>
    <w:rsid w:val="00321682"/>
    <w:rsid w:val="00326E96"/>
    <w:rsid w:val="00332EA1"/>
    <w:rsid w:val="00337CD1"/>
    <w:rsid w:val="00337F0B"/>
    <w:rsid w:val="003540A6"/>
    <w:rsid w:val="0037337A"/>
    <w:rsid w:val="00390283"/>
    <w:rsid w:val="00395FF5"/>
    <w:rsid w:val="003A70DD"/>
    <w:rsid w:val="003A763B"/>
    <w:rsid w:val="003B1E63"/>
    <w:rsid w:val="003C70D1"/>
    <w:rsid w:val="003D19E3"/>
    <w:rsid w:val="003E5794"/>
    <w:rsid w:val="003E615F"/>
    <w:rsid w:val="003F39CE"/>
    <w:rsid w:val="00401344"/>
    <w:rsid w:val="00402412"/>
    <w:rsid w:val="00412697"/>
    <w:rsid w:val="004422A8"/>
    <w:rsid w:val="004429A0"/>
    <w:rsid w:val="00446CB2"/>
    <w:rsid w:val="00451B96"/>
    <w:rsid w:val="00462F6E"/>
    <w:rsid w:val="004657BD"/>
    <w:rsid w:val="00473255"/>
    <w:rsid w:val="00484CDB"/>
    <w:rsid w:val="004D2555"/>
    <w:rsid w:val="004D3FEF"/>
    <w:rsid w:val="004D5C2C"/>
    <w:rsid w:val="004D7449"/>
    <w:rsid w:val="004E0ACD"/>
    <w:rsid w:val="004E20E6"/>
    <w:rsid w:val="004E5ECC"/>
    <w:rsid w:val="004E6D94"/>
    <w:rsid w:val="00504C50"/>
    <w:rsid w:val="00517A8E"/>
    <w:rsid w:val="00517EE3"/>
    <w:rsid w:val="00526BEA"/>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310E0"/>
    <w:rsid w:val="00644CEE"/>
    <w:rsid w:val="00645773"/>
    <w:rsid w:val="006528FD"/>
    <w:rsid w:val="0065314B"/>
    <w:rsid w:val="00655C6F"/>
    <w:rsid w:val="00657A64"/>
    <w:rsid w:val="0067057F"/>
    <w:rsid w:val="00682139"/>
    <w:rsid w:val="006973D9"/>
    <w:rsid w:val="006A0AAF"/>
    <w:rsid w:val="006A3202"/>
    <w:rsid w:val="006A5536"/>
    <w:rsid w:val="006B326B"/>
    <w:rsid w:val="006B3CE4"/>
    <w:rsid w:val="006B7E40"/>
    <w:rsid w:val="006C5DF8"/>
    <w:rsid w:val="006D5D20"/>
    <w:rsid w:val="006E48CC"/>
    <w:rsid w:val="007125D8"/>
    <w:rsid w:val="00713DE6"/>
    <w:rsid w:val="0072578D"/>
    <w:rsid w:val="007342E0"/>
    <w:rsid w:val="0073691A"/>
    <w:rsid w:val="00737C33"/>
    <w:rsid w:val="00757336"/>
    <w:rsid w:val="00764249"/>
    <w:rsid w:val="00774E27"/>
    <w:rsid w:val="00786CF7"/>
    <w:rsid w:val="007958BD"/>
    <w:rsid w:val="007A40FE"/>
    <w:rsid w:val="007B4754"/>
    <w:rsid w:val="007B6DA5"/>
    <w:rsid w:val="007C2992"/>
    <w:rsid w:val="007C531D"/>
    <w:rsid w:val="007C6C51"/>
    <w:rsid w:val="007D5ADF"/>
    <w:rsid w:val="007E354E"/>
    <w:rsid w:val="007F5126"/>
    <w:rsid w:val="008058A8"/>
    <w:rsid w:val="008102D9"/>
    <w:rsid w:val="00810F0E"/>
    <w:rsid w:val="00817826"/>
    <w:rsid w:val="00820EF6"/>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916FA6"/>
    <w:rsid w:val="00923720"/>
    <w:rsid w:val="00933B92"/>
    <w:rsid w:val="00941E0B"/>
    <w:rsid w:val="00944FF6"/>
    <w:rsid w:val="009463E7"/>
    <w:rsid w:val="009466CC"/>
    <w:rsid w:val="009514A1"/>
    <w:rsid w:val="00952E19"/>
    <w:rsid w:val="0096274D"/>
    <w:rsid w:val="00970417"/>
    <w:rsid w:val="0099420C"/>
    <w:rsid w:val="009B16B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509BD"/>
    <w:rsid w:val="00A53086"/>
    <w:rsid w:val="00A74758"/>
    <w:rsid w:val="00A81A8D"/>
    <w:rsid w:val="00A93902"/>
    <w:rsid w:val="00A94DE1"/>
    <w:rsid w:val="00AB588F"/>
    <w:rsid w:val="00AC5E6C"/>
    <w:rsid w:val="00AC6DD8"/>
    <w:rsid w:val="00AD4B50"/>
    <w:rsid w:val="00AE26AE"/>
    <w:rsid w:val="00AE3190"/>
    <w:rsid w:val="00B0263E"/>
    <w:rsid w:val="00B036C9"/>
    <w:rsid w:val="00B1713D"/>
    <w:rsid w:val="00B2143B"/>
    <w:rsid w:val="00B26E2E"/>
    <w:rsid w:val="00B40DB4"/>
    <w:rsid w:val="00B41B45"/>
    <w:rsid w:val="00B80682"/>
    <w:rsid w:val="00B8132A"/>
    <w:rsid w:val="00B83EAB"/>
    <w:rsid w:val="00B92786"/>
    <w:rsid w:val="00BA13EF"/>
    <w:rsid w:val="00BB0890"/>
    <w:rsid w:val="00BB37E6"/>
    <w:rsid w:val="00BC226F"/>
    <w:rsid w:val="00BC6C33"/>
    <w:rsid w:val="00BC7FA5"/>
    <w:rsid w:val="00BD3A40"/>
    <w:rsid w:val="00BD3D57"/>
    <w:rsid w:val="00BE10DC"/>
    <w:rsid w:val="00BE270C"/>
    <w:rsid w:val="00BE3909"/>
    <w:rsid w:val="00BF09E2"/>
    <w:rsid w:val="00C057F3"/>
    <w:rsid w:val="00C07507"/>
    <w:rsid w:val="00C224BB"/>
    <w:rsid w:val="00C236C8"/>
    <w:rsid w:val="00C326CC"/>
    <w:rsid w:val="00C36B75"/>
    <w:rsid w:val="00C72701"/>
    <w:rsid w:val="00C73872"/>
    <w:rsid w:val="00C84663"/>
    <w:rsid w:val="00C90643"/>
    <w:rsid w:val="00C927BC"/>
    <w:rsid w:val="00CA1F68"/>
    <w:rsid w:val="00CA6EB9"/>
    <w:rsid w:val="00CC6EBF"/>
    <w:rsid w:val="00CD14BF"/>
    <w:rsid w:val="00CD49E6"/>
    <w:rsid w:val="00CD7ECF"/>
    <w:rsid w:val="00CE0148"/>
    <w:rsid w:val="00D008D6"/>
    <w:rsid w:val="00D01672"/>
    <w:rsid w:val="00D134D7"/>
    <w:rsid w:val="00D2511D"/>
    <w:rsid w:val="00D30F69"/>
    <w:rsid w:val="00D3720F"/>
    <w:rsid w:val="00D37A59"/>
    <w:rsid w:val="00D513A6"/>
    <w:rsid w:val="00D636B3"/>
    <w:rsid w:val="00D75BFE"/>
    <w:rsid w:val="00D80BEE"/>
    <w:rsid w:val="00D911F2"/>
    <w:rsid w:val="00DA3831"/>
    <w:rsid w:val="00DA7506"/>
    <w:rsid w:val="00DA7ADB"/>
    <w:rsid w:val="00DC049D"/>
    <w:rsid w:val="00DC548A"/>
    <w:rsid w:val="00DD4AE6"/>
    <w:rsid w:val="00DE4DA5"/>
    <w:rsid w:val="00E0709C"/>
    <w:rsid w:val="00E1540F"/>
    <w:rsid w:val="00E213E4"/>
    <w:rsid w:val="00E23B18"/>
    <w:rsid w:val="00E245B4"/>
    <w:rsid w:val="00E363B0"/>
    <w:rsid w:val="00E37175"/>
    <w:rsid w:val="00E444D2"/>
    <w:rsid w:val="00E47610"/>
    <w:rsid w:val="00E7452F"/>
    <w:rsid w:val="00E833BF"/>
    <w:rsid w:val="00E87619"/>
    <w:rsid w:val="00E96E85"/>
    <w:rsid w:val="00EB29B4"/>
    <w:rsid w:val="00EB2FE7"/>
    <w:rsid w:val="00ED37CA"/>
    <w:rsid w:val="00ED76B8"/>
    <w:rsid w:val="00ED794E"/>
    <w:rsid w:val="00EE5A92"/>
    <w:rsid w:val="00F1082E"/>
    <w:rsid w:val="00F116CB"/>
    <w:rsid w:val="00F1559C"/>
    <w:rsid w:val="00F23443"/>
    <w:rsid w:val="00F23A74"/>
    <w:rsid w:val="00F26E11"/>
    <w:rsid w:val="00F26ED2"/>
    <w:rsid w:val="00F3513A"/>
    <w:rsid w:val="00F56F3F"/>
    <w:rsid w:val="00F61EF8"/>
    <w:rsid w:val="00F84B8D"/>
    <w:rsid w:val="00F859FB"/>
    <w:rsid w:val="00F94DFD"/>
    <w:rsid w:val="00FA4A82"/>
    <w:rsid w:val="00FB621A"/>
    <w:rsid w:val="00FC6793"/>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2.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3.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4.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22</Pages>
  <Words>5338</Words>
  <Characters>3043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130</cp:revision>
  <cp:lastPrinted>2025-03-13T14:18:00Z</cp:lastPrinted>
  <dcterms:created xsi:type="dcterms:W3CDTF">2025-03-20T15:14:00Z</dcterms:created>
  <dcterms:modified xsi:type="dcterms:W3CDTF">2025-03-2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